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C60839" w14:textId="695D84C8" w:rsidR="00FC7B57" w:rsidRPr="001129F1" w:rsidRDefault="001129F1" w:rsidP="001129F1">
      <w:pPr>
        <w:jc w:val="center"/>
        <w:rPr>
          <w:b/>
          <w:bCs/>
        </w:rPr>
      </w:pPr>
      <w:r w:rsidRPr="001129F1">
        <w:rPr>
          <w:b/>
          <w:bCs/>
        </w:rPr>
        <w:t>The Impact of Violence against Women in the Perinatal Period</w:t>
      </w:r>
    </w:p>
    <w:p w14:paraId="43BBD196" w14:textId="2D7411FD" w:rsidR="001129F1" w:rsidRPr="001129F1" w:rsidRDefault="0016223E" w:rsidP="001129F1">
      <w:pPr>
        <w:jc w:val="center"/>
        <w:rPr>
          <w:b/>
          <w:bCs/>
        </w:rPr>
      </w:pPr>
      <w:r>
        <w:rPr>
          <w:b/>
          <w:bCs/>
        </w:rPr>
        <w:fldChar w:fldCharType="begin">
          <w:fldData xml:space="preserve">PEVuZE5vdGU+PENpdGUgRXhjbHVkZUF1dGg9IjEiIEV4Y2x1ZGVZZWFyPSIxIiBIaWRkZW49IjEi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</w:fldData>
        </w:fldChar>
      </w:r>
      <w:r>
        <w:rPr>
          <w:b/>
          <w:bCs/>
        </w:rPr>
        <w:instrText xml:space="preserve"> ADDIN EN.CITE </w:instrText>
      </w:r>
      <w:r>
        <w:rPr>
          <w:b/>
          <w:bCs/>
        </w:rPr>
        <w:fldChar w:fldCharType="begin">
          <w:fldData xml:space="preserve">PEVuZE5vdGU+PENpdGUgRXhjbHVkZUF1dGg9IjEiIEV4Y2x1ZGVZZWFyPSIxIiBIaWRkZW49IjEi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</w:fldData>
        </w:fldChar>
      </w:r>
      <w:r>
        <w:rPr>
          <w:b/>
          <w:bCs/>
        </w:rPr>
        <w:instrText xml:space="preserve"> ADDIN EN.CITE.DATA </w:instrText>
      </w:r>
      <w:r>
        <w:rPr>
          <w:b/>
          <w:bCs/>
        </w:rPr>
      </w:r>
      <w:r>
        <w:rPr>
          <w:b/>
          <w:bCs/>
        </w:rPr>
        <w:fldChar w:fldCharType="end"/>
      </w:r>
      <w:r>
        <w:rPr>
          <w:b/>
          <w:bCs/>
        </w:rPr>
        <w:fldChar w:fldCharType="separate"/>
      </w:r>
      <w:r>
        <w:rPr>
          <w:b/>
          <w:bCs/>
        </w:rPr>
        <w:fldChar w:fldCharType="end"/>
      </w:r>
      <w:r w:rsidR="001129F1" w:rsidRPr="001129F1">
        <w:rPr>
          <w:b/>
          <w:bCs/>
        </w:rPr>
        <w:t>Kathleen Kendall-Tackett, PhD, IBCLC, FAPA</w:t>
      </w:r>
    </w:p>
    <w:p w14:paraId="3BB4319C" w14:textId="77777777" w:rsidR="0016223E" w:rsidRDefault="001129F1" w:rsidP="0016223E">
      <w:pPr>
        <w:jc w:val="center"/>
        <w:rPr>
          <w:b/>
          <w:bCs/>
        </w:rPr>
      </w:pPr>
      <w:r w:rsidRPr="001129F1">
        <w:rPr>
          <w:b/>
          <w:bCs/>
        </w:rPr>
        <w:t>References</w:t>
      </w:r>
    </w:p>
    <w:bookmarkStart w:id="0" w:name="_GoBack"/>
    <w:bookmarkEnd w:id="0"/>
    <w:p w14:paraId="20AF8A77" w14:textId="2A55E162" w:rsidR="001129F1" w:rsidRDefault="001129F1" w:rsidP="0016223E">
      <w:pPr>
        <w:jc w:val="center"/>
        <w:rPr>
          <w:b/>
          <w:bCs/>
        </w:rPr>
      </w:pPr>
      <w:r>
        <w:rPr>
          <w:b/>
          <w:bCs/>
        </w:rPr>
        <w:fldChar w:fldCharType="begin">
          <w:fldData xml:space="preserve">PEVuZE5vdGU+PENpdGUgRXhjbHVkZUF1dGg9IjEiIEV4Y2x1ZGVZZWFyPSIxIiBIaWRkZW49IjEi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</w:fldData>
        </w:fldChar>
      </w:r>
      <w:r>
        <w:rPr>
          <w:b/>
          <w:bCs/>
        </w:rPr>
        <w:instrText xml:space="preserve"> ADDIN EN.CITE </w:instrText>
      </w:r>
      <w:r>
        <w:rPr>
          <w:b/>
          <w:bCs/>
        </w:rPr>
        <w:fldChar w:fldCharType="begin">
          <w:fldData xml:space="preserve">PEVuZE5vdGU+PENpdGUgRXhjbHVkZUF1dGg9IjEiIEV4Y2x1ZGVZZWFyPSIxIiBIaWRkZW49IjEi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</w:fldData>
        </w:fldChar>
      </w:r>
      <w:r>
        <w:rPr>
          <w:b/>
          <w:bCs/>
        </w:rPr>
        <w:instrText xml:space="preserve"> ADDIN EN.CITE.DATA </w:instrText>
      </w:r>
      <w:r>
        <w:rPr>
          <w:b/>
          <w:bCs/>
        </w:rPr>
      </w:r>
      <w:r>
        <w:rPr>
          <w:b/>
          <w:bCs/>
        </w:rPr>
        <w:fldChar w:fldCharType="end"/>
      </w:r>
      <w:r>
        <w:rPr>
          <w:b/>
          <w:bCs/>
        </w:rPr>
        <w:fldChar w:fldCharType="separate"/>
      </w:r>
      <w:r>
        <w:rPr>
          <w:b/>
          <w:bCs/>
        </w:rPr>
        <w:fldChar w:fldCharType="end"/>
      </w:r>
    </w:p>
    <w:p w14:paraId="64A858AD" w14:textId="77777777" w:rsidR="0016223E" w:rsidRPr="0016223E" w:rsidRDefault="001129F1" w:rsidP="0016223E">
      <w:pPr>
        <w:pStyle w:val="EndNoteBibliography"/>
        <w:spacing w:after="0"/>
        <w:ind w:left="720" w:hanging="720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="0016223E" w:rsidRPr="0016223E">
        <w:t xml:space="preserve">Alvarez-Segura, M., Garcia-Esteve, L., Torres, A., Plaza, A., Imaz, M. L., Hermida-Barros, L., . . . Burtchen, N. (2014). Are women with a history of abuse more vulnerable to perinatal depressive symptoms? A systematic review. </w:t>
      </w:r>
      <w:r w:rsidR="0016223E" w:rsidRPr="0016223E">
        <w:rPr>
          <w:i/>
        </w:rPr>
        <w:t>Archives of Women's Mental Health, 17</w:t>
      </w:r>
      <w:r w:rsidR="0016223E" w:rsidRPr="0016223E">
        <w:t xml:space="preserve">, 343-357. </w:t>
      </w:r>
    </w:p>
    <w:p w14:paraId="3521DC74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Bair-Merritt, M. H., Blackstone, M., &amp; Feudtner, C. (2006). Physical health outcomes of childhood exposure to intimate partner violence: A systematic review. </w:t>
      </w:r>
      <w:r w:rsidRPr="0016223E">
        <w:rPr>
          <w:i/>
        </w:rPr>
        <w:t>Pediatrics, 117</w:t>
      </w:r>
      <w:r w:rsidRPr="0016223E">
        <w:t xml:space="preserve">, 278-290. </w:t>
      </w:r>
    </w:p>
    <w:p w14:paraId="23577807" w14:textId="77777777" w:rsidR="0016223E" w:rsidRPr="0016223E" w:rsidRDefault="0016223E" w:rsidP="0016223E">
      <w:pPr>
        <w:pStyle w:val="EndNoteBibliography"/>
        <w:ind w:left="720" w:hanging="720"/>
        <w:rPr>
          <w:i/>
        </w:rPr>
      </w:pPr>
      <w:r w:rsidRPr="0016223E">
        <w:t xml:space="preserve">Benedict, M. I., Paine, L., &amp; Paine, L. (1994). </w:t>
      </w:r>
      <w:r w:rsidRPr="0016223E">
        <w:rPr>
          <w:i/>
        </w:rPr>
        <w:t>Long-term effects of child sexual abuse on functioning in pregnancy and pregnancy outcomes (Final Report)</w:t>
      </w:r>
    </w:p>
    <w:p w14:paraId="56051BA6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 Washington, DC: National Center of Child Abuse &amp; Neglect.</w:t>
      </w:r>
    </w:p>
    <w:p w14:paraId="718A9C26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Bullock, L. F., Libbus, M. K., &amp; Sable, M. R. (2001). Battering and breastfeeding in a WIC population. </w:t>
      </w:r>
      <w:r w:rsidRPr="0016223E">
        <w:rPr>
          <w:i/>
        </w:rPr>
        <w:t>Canadian Journal of Nursing Research, 32</w:t>
      </w:r>
      <w:r w:rsidRPr="0016223E">
        <w:t xml:space="preserve">, 43-56. </w:t>
      </w:r>
    </w:p>
    <w:p w14:paraId="1749D8C8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Coles, J., Anderson, A., &amp; Loxton, D. (2016). Breastfeeding duration after childhood sexual abuse: An Australian Cohort Study. </w:t>
      </w:r>
      <w:r w:rsidRPr="0016223E">
        <w:rPr>
          <w:i/>
        </w:rPr>
        <w:t>Journal of Human Lactation, 32</w:t>
      </w:r>
      <w:r w:rsidRPr="0016223E">
        <w:t xml:space="preserve">(3), NP28-35. </w:t>
      </w:r>
    </w:p>
    <w:p w14:paraId="71647534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Elfgen, C., Hegenbuch, N., Gorres, G., Block, E., &amp; Leeners, B. (2017). Breastfeeding in women having experienced childhood sexual abuse. </w:t>
      </w:r>
      <w:r w:rsidRPr="0016223E">
        <w:rPr>
          <w:i/>
        </w:rPr>
        <w:t>Journal of Human Lactation, 33</w:t>
      </w:r>
      <w:r w:rsidRPr="0016223E">
        <w:t xml:space="preserve">(1), 119-127. </w:t>
      </w:r>
    </w:p>
    <w:p w14:paraId="2F55BCCA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Holland, M. L., Thevenent-Morrison, K., Mittal, M., Nelson, A., &amp; Dozier, A. M. (2017). Breastfeeding and exposure to past, current, and neighborhood violence. </w:t>
      </w:r>
      <w:r w:rsidRPr="0016223E">
        <w:rPr>
          <w:i/>
        </w:rPr>
        <w:t>Maternal &amp; Child Health Journal</w:t>
      </w:r>
      <w:r w:rsidRPr="0016223E">
        <w:t>. doi:10.1007/s10995-017-2357-1.</w:t>
      </w:r>
    </w:p>
    <w:p w14:paraId="291A5A43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James, J. P., Taft, A., Amir, L. H., &amp; Agius, P. (2014). Does intimate partner violence impact on women's initiation and duration of breastfeeding? </w:t>
      </w:r>
      <w:r w:rsidRPr="0016223E">
        <w:rPr>
          <w:i/>
        </w:rPr>
        <w:t>Breastfeeding Review, 22</w:t>
      </w:r>
      <w:r w:rsidRPr="0016223E">
        <w:t xml:space="preserve">(2), 11-19. </w:t>
      </w:r>
    </w:p>
    <w:p w14:paraId="37CF7ADA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Kendall-Tackett, K. A. (2013). </w:t>
      </w:r>
      <w:r w:rsidRPr="0016223E">
        <w:rPr>
          <w:i/>
        </w:rPr>
        <w:t>Treating the lifetime health effects of childhood victimization, 2nd Edition</w:t>
      </w:r>
      <w:r w:rsidRPr="0016223E">
        <w:t>. Kingston, NJ: Civic Research Institute.</w:t>
      </w:r>
    </w:p>
    <w:p w14:paraId="28A65BCE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>Kendall-Tackett, K. A., Cong, Z., &amp; Hale, T. W. (2013). Depression, sleep quality, and maternal well-being in postpartum women with a history of sexual assault: A comparison of breastfeeding, mixed-feeding, and formula-feeding mothers</w:t>
      </w:r>
      <w:r w:rsidRPr="0016223E">
        <w:tab/>
      </w:r>
      <w:r w:rsidRPr="0016223E">
        <w:rPr>
          <w:i/>
        </w:rPr>
        <w:t>Breastfeeding Medicine, 8</w:t>
      </w:r>
      <w:r w:rsidRPr="0016223E">
        <w:rPr>
          <w:i/>
        </w:rPr>
        <w:tab/>
      </w:r>
      <w:r w:rsidRPr="0016223E">
        <w:t xml:space="preserve">(1), 16-22. </w:t>
      </w:r>
    </w:p>
    <w:p w14:paraId="4EADEB06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Miszkurka, M., Zuzunegui, M. V., &amp; Goulet, L. (2012). Immigrant status, antenatal depressive symptoms, and frequency and source of violence: What's the relationship. </w:t>
      </w:r>
      <w:r w:rsidRPr="0016223E">
        <w:rPr>
          <w:i/>
        </w:rPr>
        <w:t>Archives of Women's Mental Health, 15</w:t>
      </w:r>
      <w:r w:rsidRPr="0016223E">
        <w:t xml:space="preserve">, 387-396. </w:t>
      </w:r>
    </w:p>
    <w:p w14:paraId="3CC42B66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Prentice, J. C., Lu, M. C., Lange, L., &amp; Halfon, N. (2002). The association between reported childhood sexual abuse and breastfeeding initiation. </w:t>
      </w:r>
      <w:r w:rsidRPr="0016223E">
        <w:rPr>
          <w:i/>
        </w:rPr>
        <w:t>Journal of Human Lactation, 18</w:t>
      </w:r>
      <w:r w:rsidRPr="0016223E">
        <w:t xml:space="preserve">, 291-226. </w:t>
      </w:r>
    </w:p>
    <w:p w14:paraId="7668EFA3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Rich-Edwards, J. W., James-Todd, T., Mohllajee, A., Kleinman, K., Burke, A., Gillman, M. W., &amp; Wright, R. J. (2011). Lifetime maternal experiences of abuse and risk of pre-natal depression in two demographically distinct populations in Boston. </w:t>
      </w:r>
      <w:r w:rsidRPr="0016223E">
        <w:rPr>
          <w:i/>
        </w:rPr>
        <w:t>International Journal of Epidemiology, 40</w:t>
      </w:r>
      <w:r w:rsidRPr="0016223E">
        <w:t xml:space="preserve">(2), 375-384. </w:t>
      </w:r>
    </w:p>
    <w:p w14:paraId="750AF36B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Seng, J. S., Sperlich, M. A., Low, L. K., Ronis, D. L., Muzik, M., &amp; Liberzon, I. (2013). Childhood abuse history, posttraumatic stress disorder, postpartum mental health, and bonding: A prospective cohort study. </w:t>
      </w:r>
      <w:r w:rsidRPr="0016223E">
        <w:rPr>
          <w:i/>
        </w:rPr>
        <w:t>Journal of Midwifery and Women's Health, 58</w:t>
      </w:r>
      <w:r w:rsidRPr="0016223E">
        <w:t xml:space="preserve">(1), 57-68. </w:t>
      </w:r>
    </w:p>
    <w:p w14:paraId="129EE0A2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Shaw, R. J., st. John, N., Lilo, E., Jo, B., Benitz, W., Stevenson, D. K., &amp; Horwitz, S. M. (2014). Prevention of traumatic stress in mothers of preterms: 6-month outcomes. </w:t>
      </w:r>
      <w:r w:rsidRPr="0016223E">
        <w:rPr>
          <w:i/>
        </w:rPr>
        <w:t>Pediatrics, 134</w:t>
      </w:r>
      <w:r w:rsidRPr="0016223E">
        <w:t xml:space="preserve">(2), e481-e488. </w:t>
      </w:r>
    </w:p>
    <w:p w14:paraId="49C32DCC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lastRenderedPageBreak/>
        <w:t xml:space="preserve">Slopen, N., Loucks, E. B., Appleton, A. A., Kawachi, I., Kubzansky, L. D., Non, A. L., . . . Gilman, S. E. (2015). Early origins of inflammation: An examination of prenatal and childhood social adversity in a prospective cohort study. </w:t>
      </w:r>
      <w:r w:rsidRPr="0016223E">
        <w:rPr>
          <w:i/>
        </w:rPr>
        <w:t>Psychoneuroendocrinology, 51</w:t>
      </w:r>
      <w:r w:rsidRPr="0016223E">
        <w:t xml:space="preserve">, 403-413. </w:t>
      </w:r>
    </w:p>
    <w:p w14:paraId="6409198D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Sorbo, M. F., Lukasse, M., Brantsaeter, A. L., &amp; Grimstad, H. (2015). Past and recent abuse is associated with early cesation of breast feeding: Results from a large prospective cohort in Norway. </w:t>
      </w:r>
      <w:r w:rsidRPr="0016223E">
        <w:rPr>
          <w:i/>
        </w:rPr>
        <w:t>BMJ Open, 5</w:t>
      </w:r>
      <w:r w:rsidRPr="0016223E">
        <w:t>(12), 009240. Retrieved from  doi:10.1136/bmjopen-2015-009240.</w:t>
      </w:r>
    </w:p>
    <w:p w14:paraId="3F0F79F1" w14:textId="1667D1A3" w:rsidR="0016223E" w:rsidRPr="0016223E" w:rsidRDefault="0016223E" w:rsidP="0016223E">
      <w:pPr>
        <w:pStyle w:val="EndNoteBibliography"/>
        <w:ind w:left="720" w:hanging="720"/>
      </w:pPr>
      <w:r w:rsidRPr="0016223E">
        <w:t xml:space="preserve">Strathearn, L., Mamun, A. A., Najman, J. M., &amp; O'Callaghan, M. J. (2009). Does breastfeeding protect against substantiated child abuse and neglect? A 15-year cohort study. </w:t>
      </w:r>
      <w:r w:rsidRPr="0016223E">
        <w:rPr>
          <w:i/>
        </w:rPr>
        <w:t>Pediatrics, 123</w:t>
      </w:r>
      <w:r w:rsidRPr="0016223E">
        <w:t>(2), 483-493. doi:123/2/483 [pii]</w:t>
      </w:r>
      <w:r>
        <w:t xml:space="preserve">. </w:t>
      </w:r>
      <w:r w:rsidRPr="0016223E">
        <w:t>10.1542/peds.2007-3546</w:t>
      </w:r>
    </w:p>
    <w:p w14:paraId="143F8272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Ukah, U. V., Adu, P. A., De Silva, D. A., &amp; von Dadelzen, P. (2016). The impact of history of adverse childhood experiences on breastfeeding initiation and exclusivity: Findings from a national population health survey. </w:t>
      </w:r>
      <w:r w:rsidRPr="0016223E">
        <w:rPr>
          <w:i/>
        </w:rPr>
        <w:t>Breastfeeding Medicine, 11</w:t>
      </w:r>
      <w:r w:rsidRPr="0016223E">
        <w:t xml:space="preserve">, 544-550. </w:t>
      </w:r>
    </w:p>
    <w:p w14:paraId="3DFD6E0B" w14:textId="77777777" w:rsidR="0016223E" w:rsidRPr="0016223E" w:rsidRDefault="0016223E" w:rsidP="0016223E">
      <w:pPr>
        <w:pStyle w:val="EndNoteBibliography"/>
        <w:spacing w:after="0"/>
        <w:ind w:left="720" w:hanging="720"/>
      </w:pPr>
      <w:r w:rsidRPr="0016223E">
        <w:t xml:space="preserve">Valentine, J. M., Rodriguez, M. A., Lapeyrouse, L. M., &amp; Zhang, M. (2011). Recent intimate partner violence as a prenatal predictor of maternal depression in the first year postpartum among Latinas. </w:t>
      </w:r>
      <w:r w:rsidRPr="0016223E">
        <w:rPr>
          <w:i/>
        </w:rPr>
        <w:t>Archives of Women's Mental Health, 14</w:t>
      </w:r>
      <w:r w:rsidRPr="0016223E">
        <w:t xml:space="preserve">, 135-143. </w:t>
      </w:r>
    </w:p>
    <w:p w14:paraId="251423A4" w14:textId="77777777" w:rsidR="0016223E" w:rsidRPr="0016223E" w:rsidRDefault="0016223E" w:rsidP="0016223E">
      <w:pPr>
        <w:pStyle w:val="EndNoteBibliography"/>
        <w:ind w:left="720" w:hanging="720"/>
      </w:pPr>
      <w:r w:rsidRPr="0016223E">
        <w:t xml:space="preserve">Yonkers, K. A., Smith, M. V., Forray, A., Epperson, C. N., Costello, D., Lin, H., &amp; Belanger, K. (2014). Pregnant women with posttraumatic stress disorder and risk of preterm birth. </w:t>
      </w:r>
      <w:r w:rsidRPr="0016223E">
        <w:rPr>
          <w:i/>
        </w:rPr>
        <w:t>JAMA Psychiatry, 71</w:t>
      </w:r>
      <w:r w:rsidRPr="0016223E">
        <w:t xml:space="preserve">(8), 897-904. </w:t>
      </w:r>
    </w:p>
    <w:p w14:paraId="6FF5F38E" w14:textId="705C6ED0" w:rsidR="001129F1" w:rsidRPr="001129F1" w:rsidRDefault="001129F1" w:rsidP="001129F1">
      <w:pPr>
        <w:rPr>
          <w:b/>
          <w:bCs/>
        </w:rPr>
      </w:pPr>
      <w:r>
        <w:rPr>
          <w:b/>
          <w:bCs/>
        </w:rPr>
        <w:fldChar w:fldCharType="end"/>
      </w:r>
    </w:p>
    <w:sectPr w:rsidR="001129F1" w:rsidRPr="001129F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QxNrMwNzMxtDQwtzRW0lEKTi0uzszPAykwrAUAm/gDQ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xtfwetnszd2nesd0950ercadszsp0dxw0w&quot;&gt;chl-Saved-Saved-Saved&lt;record-ids&gt;&lt;item&gt;474&lt;/item&gt;&lt;item&gt;475&lt;/item&gt;&lt;item&gt;1038&lt;/item&gt;&lt;item&gt;1246&lt;/item&gt;&lt;item&gt;1746&lt;/item&gt;&lt;item&gt;1747&lt;/item&gt;&lt;item&gt;2602&lt;/item&gt;&lt;item&gt;2635&lt;/item&gt;&lt;item&gt;2736&lt;/item&gt;&lt;item&gt;2807&lt;/item&gt;&lt;item&gt;2811&lt;/item&gt;&lt;item&gt;2833&lt;/item&gt;&lt;item&gt;2834&lt;/item&gt;&lt;item&gt;2835&lt;/item&gt;&lt;item&gt;2836&lt;/item&gt;&lt;item&gt;2837&lt;/item&gt;&lt;item&gt;2838&lt;/item&gt;&lt;item&gt;2876&lt;/item&gt;&lt;item&gt;2877&lt;/item&gt;&lt;item&gt;2878&lt;/item&gt;&lt;item&gt;2879&lt;/item&gt;&lt;/record-ids&gt;&lt;/item&gt;&lt;/Libraries&gt;"/>
  </w:docVars>
  <w:rsids>
    <w:rsidRoot w:val="001129F1"/>
    <w:rsid w:val="001129F1"/>
    <w:rsid w:val="0016223E"/>
    <w:rsid w:val="0049732A"/>
    <w:rsid w:val="005F03E0"/>
    <w:rsid w:val="007B2E20"/>
    <w:rsid w:val="00A002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FD065D"/>
  <w15:chartTrackingRefBased/>
  <w15:docId w15:val="{93DDFC5E-B60A-4982-B670-E8AA7B68D3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129F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129F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129F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129F1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2</Pages>
  <Words>734</Words>
  <Characters>4189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y Kendall-Tackett</dc:creator>
  <cp:keywords/>
  <dc:description/>
  <cp:lastModifiedBy>Kathy Kendall-Tackett</cp:lastModifiedBy>
  <cp:revision>1</cp:revision>
  <dcterms:created xsi:type="dcterms:W3CDTF">2019-08-05T00:01:00Z</dcterms:created>
  <dcterms:modified xsi:type="dcterms:W3CDTF">2019-08-05T00:18:00Z</dcterms:modified>
</cp:coreProperties>
</file>